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 xml:space="preserve">Project </w:t>
      </w:r>
      <w:proofErr w:type="gramStart"/>
      <w:r>
        <w:rPr>
          <w:sz w:val="32"/>
          <w:szCs w:val="32"/>
        </w:rPr>
        <w:t>Id :</w:t>
      </w:r>
      <w:proofErr w:type="gramEnd"/>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 xml:space="preserve">Project </w:t>
      </w:r>
      <w:proofErr w:type="gramStart"/>
      <w:r>
        <w:rPr>
          <w:sz w:val="32"/>
          <w:szCs w:val="32"/>
        </w:rPr>
        <w:t>Id :</w:t>
      </w:r>
      <w:proofErr w:type="gramEnd"/>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0A2B42">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0A2B42">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0A2B42">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0A2B42">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0A2B42">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1648932D"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4C56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http://www.mendeley.com/documents/?uuid=10c7af3b-fa5c-4dc7-8c67-9dd033bd79c0"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5B3A6E95"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4C56F8">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http://www.mendeley.com/documents/?uuid=ef6f390f-de65-4c44-b842-617ca76511ff"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513E32A1"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4C56F8">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http://www.mendeley.com/documents/?uuid=c258b609-862c-4cbc-a251-915edc9ad8dd"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7C018E5"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4C56F8">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http://www.mendeley.com/documents/?uuid=e968c147-da5c-4b23-b4e7-a6fe404106a6"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2FBFA7F2"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4C56F8">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http://www.mendeley.com/documents/?uuid=8ce925a4-2b1e-48b1-80d1-e4ee38273fd1"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4C56F8">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http://www.mendeley.com/documents/?uuid=69ea80a5-a2cb-4b22-b067-44f0c0057408"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79F2B57C" w14:textId="3BA70FDD" w:rsidR="002177EE"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4C56F8">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http://www.mendeley.com/documents/?uuid=f8f3fc42-ec80-43e9-884f-504765f1824a"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p>
    <w:p w14:paraId="52E42E6B" w14:textId="77777777" w:rsidR="00704AFF" w:rsidRDefault="00704AFF" w:rsidP="005A5C22"/>
    <w:p w14:paraId="45DB76A8" w14:textId="3202C9E5" w:rsidR="007F57E3" w:rsidRPr="001D2653" w:rsidRDefault="00704AFF" w:rsidP="005A5C22">
      <w:pPr>
        <w:rPr>
          <w:rStyle w:val="Hyperlink"/>
          <w:color w:val="000000"/>
          <w:u w:val="none"/>
        </w:rPr>
      </w:pPr>
      <w:proofErr w:type="spellStart"/>
      <w:r>
        <w:t>Blockchain</w:t>
      </w:r>
      <w:proofErr w:type="spellEnd"/>
      <w:r>
        <w:t xml:space="preserve"> is using distributed data storage, it is a decentralized data transferring method. Each block chain is encrypted and contains useful information, a reference to the preceding block and an answer to a mathematical problem which is used to validate the information that block contains. </w:t>
      </w:r>
      <w:r w:rsidR="006E455E">
        <w:t>A copy of the block chain is stored in every computer. When a block is added to the block chain it cannot be deleted and also it can be accessed by every computer in the network.</w:t>
      </w:r>
      <w:r w:rsidR="007E5DAD">
        <w:fldChar w:fldCharType="begin" w:fldLock="1"/>
      </w:r>
      <w:r w:rsidR="007E5DAD">
        <w:instrText>ADDIN CSL_CITATION { "citationItems" : [ { "id" : "ITEM-1", "itemData" : { "abstract" : "Just as decentralization communication systems lead to the creation of the Internet, today a new technology\u2014the blockchain\u2014has the potential to decentralize the way we store data and manage information, potentially leading to a reduced role for one of the most important regulatory actors in our society: the middleman. Blockchain technology enables the creation of decentralized currencies, self-executing digital contracts (smart contracts) and intelligent assets that can be controlled over the Internet (smart property). The blockchain also enables the development of new governance systems with more democratic or participatory decision-making, and decentralized (autonomous) organizations that can operate over a network of computers without any human intervention. These applications have lead many to compare the blockchain to the Internet, with accompanying predictions that this technology will shift the balance of power away from centralized authorities in the field of communications, business, and even politics or law. In this Article, we explore the benefits and drawbacks of this emerging decentralized technology and argue that its widespread deployment will lead to expansion of a new subset of law, which we term Lex Cryptographia: rules administered through self-executing smart contracts and decentralized (autonomous) organizations. As blockchain technology becomes widely adopted, centralized authorities, such as governmental agencies and large multinational corporations, could lose the ability to control and shape the activities of disparate people through existing means. As a result, there will be an increasing need to focus on how to regulate blockchain technology and how to shape the creation and deployment of these emerging decentralized organizations in ways that have yet to be explored under current legal theory.", "author" : [ { "dropping-particle" : "", "family" : "Wright", "given" : "Aaron", "non-dropping-particle" : "", "parse-names" : false, "suffix" : "" }, { "dropping-particle" : "", "family" : "Filippi", "given" : "Primavera", "non-dropping-particle" : "De", "parse-names" : false, "suffix" : "" } ], "id" : "ITEM-1", "issued" : { "date-parts" : [ [ "0" ] ] }, "title" : "Decentralized Blockchain Technology and the Rise of  Lex Cryptographia", "type" : "article-journal" }, "uris" : [ "http://www.mendeley.com/documents/?uuid=180612c9-381c-4357-8877-107f145b2507" ] } ], "mendeley" : { "formattedCitation" : "[8]", "plainTextFormattedCitation" : "[8]", "previouslyFormattedCitation" : "[8]" }, "properties" : {  }, "schema" : "https://github.com/citation-style-language/schema/raw/master/csl-citation.json" }</w:instrText>
      </w:r>
      <w:r w:rsidR="007E5DAD">
        <w:fldChar w:fldCharType="separate"/>
      </w:r>
      <w:r w:rsidR="007E5DAD" w:rsidRPr="007E5DAD">
        <w:rPr>
          <w:noProof/>
        </w:rPr>
        <w:t>[8]</w:t>
      </w:r>
      <w:r w:rsidR="007E5DAD">
        <w:fldChar w:fldCharType="end"/>
      </w:r>
    </w:p>
    <w:p w14:paraId="7EC016B9" w14:textId="516C3F2A" w:rsidR="00D91C80" w:rsidRDefault="00BE34D6" w:rsidP="005A5C22">
      <w:r>
        <w:t>Bitcoin-NG is using t</w:t>
      </w:r>
      <w:r w:rsidR="007F57E3">
        <w:t>o overcome transaction l</w:t>
      </w:r>
      <w:r>
        <w:t xml:space="preserve">atencies and bandwidth problems. It is a </w:t>
      </w:r>
      <w:proofErr w:type="spellStart"/>
      <w:r>
        <w:t>blockchain</w:t>
      </w:r>
      <w:proofErr w:type="spellEnd"/>
      <w:r>
        <w:t xml:space="preserve"> protocol that serializes transactions</w:t>
      </w:r>
      <w:r w:rsidR="00D91C80">
        <w:t xml:space="preserve"> it allows better latency and bandwidth without sacrificing other properties.</w:t>
      </w:r>
      <w:r w:rsidR="007E5DAD">
        <w:fldChar w:fldCharType="begin" w:fldLock="1"/>
      </w:r>
      <w:r w:rsidR="007E5DAD">
        <w:instrText>ADDIN CSL_CITATION { "citationItems" : [ { "id" : "ITEM-1", "itemData" : { "ISBN" : "978-1-931971-29-4", "abstract" : "Cryptocurrencies, based on and led by Bitcoin, have shown promise as infrastructure for pseudonymous online payments, cheap remittance, trustless digital asset exchange, and smart contracts. However, Bitcoin-derived blockchain protocols have inherent scalability limits that trade-off between throughput and latency and withhold the realization of this potential. This paper presents Bitcoin-NG, a new blockchain protocol designed to scale. Based on Bitcoin's blockchain protocol, Bitcoin-NG is Byzantine fault tolerant, is robust to extreme churn, and shares the same trust model obviating qualitative changes to the ecosystem. In addition to Bitcoin-NG, we introduce several novel metrics of interest in quantifying the security and efficiency of Bitcoin-like blockchain protocols. We implement Bitcoin-NG and perform large-scale experiments at 15% the size of the operational Bitcoin system, using unchanged clients of both protocols. These experiments demonstrate that Bitcoin-NG scales optimally, with bandwidth limited only by the capacity of the individual nodes and latency limited only by the propagation time of the network.", "author" : [ { "dropping-particle" : "", "family" : "Eyal", "given" : "Ittay", "non-dropping-particle" : "", "parse-names" : false, "suffix" : "" }, { "dropping-particle" : "", "family" : "Gencer", "given" : "Adem Efe", "non-dropping-particle" : "", "parse-names" : false, "suffix" : "" }, { "dropping-particle" : "", "family" : "Sirer", "given" : "Emin Gun", "non-dropping-particle" : "", "parse-names" : false, "suffix" : "" }, { "dropping-particle" : "", "family" : "Renesse", "given" : "Robbert", "non-dropping-particle" : "van", "parse-names" : false, "suffix" : "" } ], "id" : "ITEM-1", "issued" : { "date-parts" : [ [ "2015" ] ] }, "title" : "Bitcoin-NG: A Scalable Blockchain Protocol", "type" : "article-journal" }, "uris" : [ "http://www.mendeley.com/documents/?uuid=b274d24e-2339-4275-ae92-48f9485dc8ae" ] } ], "mendeley" : { "formattedCitation" : "[9]", "plainTextFormattedCitation" : "[9]", "previouslyFormattedCitation" : "[9]" }, "properties" : {  }, "schema" : "https://github.com/citation-style-language/schema/raw/master/csl-citation.json" }</w:instrText>
      </w:r>
      <w:r w:rsidR="007E5DAD">
        <w:fldChar w:fldCharType="separate"/>
      </w:r>
      <w:r w:rsidR="007E5DAD" w:rsidRPr="007E5DAD">
        <w:rPr>
          <w:noProof/>
        </w:rPr>
        <w:t>[9]</w:t>
      </w:r>
      <w:r w:rsidR="007E5DAD">
        <w:fldChar w:fldCharType="end"/>
      </w:r>
    </w:p>
    <w:p w14:paraId="13419866" w14:textId="45CC57E8" w:rsidR="00602E79" w:rsidRDefault="000E56BE" w:rsidP="005A5C22">
      <w:r>
        <w:t>Sidechaining is a mechanism which allows block chain to be securely used wit</w:t>
      </w:r>
      <w:r w:rsidR="00A63FBF">
        <w:t xml:space="preserve">hin a completely separate </w:t>
      </w:r>
      <w:proofErr w:type="spellStart"/>
      <w:r w:rsidR="00A63FBF">
        <w:t>block</w:t>
      </w:r>
      <w:r>
        <w:t>chain</w:t>
      </w:r>
      <w:proofErr w:type="spellEnd"/>
      <w:r>
        <w:t>. Sidechains are independent and runs parallel to the main block chain. If a sidechain got hacked it won’t damage other chains, damage will be limited only to that chain. Sidechain can be move back to the main chain if necessary.</w:t>
      </w:r>
      <w:r w:rsidR="004C56F8">
        <w:fldChar w:fldCharType="begin" w:fldLock="1"/>
      </w:r>
      <w:r w:rsidR="007E5DAD">
        <w:instrText>ADDIN CSL_CITATION { "citationItems" : [ { "id" : "ITEM-1", "itemData" : { "abstract" : "Since the introduction of Bitcoin[Nak09] in 2009, and the multiple computer science and electronic cash innovations it brought, there has been great interest in the potential of decentralised cryptocurrencies. At the same time, implementation changes to the consensus- critical parts of Bitcoin must necessarily be handled very conservatively. As a result, Bitcoin has greater difficulty than other Internet protocols in adapting to new demands and accommodating new innovation. We propose a new technology, pegged sidechains, which enables bitcoins and other ledger assets to be transferred between multiple blockchains. This gives users access to new and innovative cryptocurrency systems using the assets they already own. By reusing Bitcoin\u2019s currency, these systems can more easily interoperate with each other and with Bitcoin, avoiding the liquidity shortages and market fluctuations associated with new currencies. Since sidechains are separate systems, technical and economic innovation is not hindered. Despite bidirectional transferability between Bitcoin and pegged sidechains, they are isolated: in the case of a cryptographic break (or malicious design) in a sidechain, the damage is entirely confined to the sidechain itself. This paper lays out pegged sidechains, their implementation requirements, and the work needed to fully benefit from the future of interconnected blockchains.", "author" : [ { "dropping-particle" : "", "family" : "Back", "given" : "A", "non-dropping-particle" : "", "parse-names" : false, "suffix" : "" }, { "dropping-particle" : "", "family" : "Corallo", "given" : "M", "non-dropping-particle" : "", "parse-names" : false, "suffix" : "" }, { "dropping-particle" : "", "family" : "Dashjr", "given" : "L", "non-dropping-particle" : "", "parse-names" : false, "suffix" : "" } ], "container-title" : "URL: http://www.", "id" : "ITEM-1", "issued" : { "date-parts" : [ [ "2014" ] ] }, "page" : "1-25", "title" : "Enabling blockchain innovations with pegged sidechains", "type" : "article-journal" }, "uris" : [ "http://www.mendeley.com/documents/?uuid=cbeb4e93-7c6d-4ef5-86b1-dd46138a041e" ] } ], "mendeley" : { "formattedCitation" : "[10]", "plainTextFormattedCitation" : "[10]", "previouslyFormattedCitation" : "[10]" }, "properties" : {  }, "schema" : "https://github.com/citation-style-language/schema/raw/master/csl-citation.json" }</w:instrText>
      </w:r>
      <w:r w:rsidR="004C56F8">
        <w:fldChar w:fldCharType="separate"/>
      </w:r>
      <w:r w:rsidR="007E5DAD" w:rsidRPr="007E5DAD">
        <w:rPr>
          <w:noProof/>
        </w:rPr>
        <w:t>[10]</w:t>
      </w:r>
      <w:r w:rsidR="004C56F8">
        <w:fldChar w:fldCharType="end"/>
      </w:r>
    </w:p>
    <w:p w14:paraId="5167E130" w14:textId="78C0D2C5" w:rsidR="004B7BFC" w:rsidRDefault="00602E79" w:rsidP="005A5C22">
      <w:pPr>
        <w:rPr>
          <w:rStyle w:val="Hyperlink"/>
          <w:u w:val="none"/>
        </w:rPr>
      </w:pPr>
      <w:r>
        <w:t>There are three types of block chains publi</w:t>
      </w:r>
      <w:r w:rsidR="00DE4ABB">
        <w:t xml:space="preserve">c, private and consortium </w:t>
      </w:r>
      <w:proofErr w:type="spellStart"/>
      <w:r w:rsidR="00DE4ABB">
        <w:t>block</w:t>
      </w:r>
      <w:r>
        <w:t>chains</w:t>
      </w:r>
      <w:proofErr w:type="spellEnd"/>
      <w:r w:rsidR="00DE4ABB">
        <w:t xml:space="preserve">. In public </w:t>
      </w:r>
      <w:proofErr w:type="spellStart"/>
      <w:r w:rsidR="00DE4ABB">
        <w:t>blockchains</w:t>
      </w:r>
      <w:proofErr w:type="spellEnd"/>
      <w:r w:rsidR="00DE4ABB">
        <w:t xml:space="preserve"> there is no middle man. </w:t>
      </w:r>
      <w:r w:rsidR="00DE4ABB" w:rsidRPr="00DE4ABB">
        <w:t xml:space="preserve">Each transaction is verified and synced with every node affiliated with the </w:t>
      </w:r>
      <w:proofErr w:type="spellStart"/>
      <w:r w:rsidR="00DE4ABB" w:rsidRPr="00DE4ABB">
        <w:t>blockchain</w:t>
      </w:r>
      <w:proofErr w:type="spellEnd"/>
      <w:r w:rsidR="00DE4ABB" w:rsidRPr="00DE4ABB">
        <w:t xml:space="preserve"> before it is written to the system.</w:t>
      </w:r>
      <w:r w:rsidR="00DE4ABB">
        <w:t xml:space="preserve"> In private block chains there is a middle man</w:t>
      </w:r>
      <w:r w:rsidR="00312807">
        <w:t xml:space="preserve">; the efficiency is high and </w:t>
      </w:r>
      <w:proofErr w:type="spellStart"/>
      <w:r w:rsidR="00312807">
        <w:t>blockchain</w:t>
      </w:r>
      <w:proofErr w:type="spellEnd"/>
      <w:r w:rsidR="00312807">
        <w:t xml:space="preserve"> will be completed faster. Consortium </w:t>
      </w:r>
      <w:proofErr w:type="spellStart"/>
      <w:r w:rsidR="00312807">
        <w:t>blockchains</w:t>
      </w:r>
      <w:proofErr w:type="spellEnd"/>
      <w:r w:rsidR="00312807">
        <w:t xml:space="preserve"> are partially private; it operates under the leadership of a group instead of a single entity. Efficiency and the transaction privacy is high in consortium </w:t>
      </w:r>
      <w:proofErr w:type="spellStart"/>
      <w:r w:rsidR="00312807">
        <w:t>blockchain</w:t>
      </w:r>
      <w:r w:rsidR="001C46EC">
        <w:t>s</w:t>
      </w:r>
      <w:proofErr w:type="spellEnd"/>
      <w:r w:rsidR="00312807">
        <w:t>.</w:t>
      </w:r>
      <w:r w:rsidR="004C56F8">
        <w:fldChar w:fldCharType="begin" w:fldLock="1"/>
      </w:r>
      <w:r w:rsidR="007E5DAD">
        <w:instrText>ADDIN CSL_CITATION { "citationItems" : [ { "id" : "ITEM-1", "itemData" : { "DOI" : "10.1109/TII.2017.2709784", "ISBN" : "1551-3203", "ISSN" : "15513203", "abstract" : "\u2014We propose a localized Peer-to-Peer (P2P) electricity trading model for locally buying and selling electricity among Plug-in Hybrid Electric Vehicles (PHEVs) in smart grids. Unlike traditional schemes, that transport electricity over long distances and through complex electricity transportation meshes, our pro-posed model achieves demand response by providing incentives to discharging PHEVs to balance local electricity demand out of their own self-interests. However, since transaction security and privacy protection issues present serious challenges, we ex-plore a promising consortium blockchain technology to improve transaction security without reliance on a trusted third party. A localized P2P Electricity Trading system with COnsortium blockchaiN (PETCON) method is proposed to illustrate detailed operations of localized P2P electricity trading. Moreover, the electricity pricing and the amount of traded electricity among PHEVs are solved by an iterative double auction mechanism to maximize social welfare in this electricity trading. Security analysis shows that our proposed PETCON improves transaction security and privacy protection. Numerical results based on a real map of Texas indicate that the double auction mechanism can achieve social welfare maximization while protecting privacy of the PHEVs.", "author" : [ { "dropping-particle" : "", "family" : "Kang", "given" : "Jiawen", "non-dropping-particle" : "", "parse-names" : false, "suffix" : "" }, { "dropping-particle" : "", "family" : "Yu", "given" : "Rong", "non-dropping-particle" : "", "parse-names" : false, "suffix" : "" }, { "dropping-particle" : "", "family" : "Huang", "given" : "Xumin", "non-dropping-particle" : "", "parse-names" : false, "suffix" : "" }, { "dropping-particle" : "", "family" : "Maharjan", "given" : "Sabita", "non-dropping-particle" : "", "parse-names" : false, "suffix" : "" }, { "dropping-particle" : "", "family" : "Zhang", "given" : "Yan", "non-dropping-particle" : "", "parse-names" : false, "suffix" : "" }, { "dropping-particle" : "", "family" : "Hossain", "given" : "Ekram", "non-dropping-particle" : "", "parse-names" : false, "suffix" : "" } ], "container-title" : "IEEE Transactions on Industrial Informatics", "id" : "ITEM-1", "issue" : "6", "issued" : { "date-parts" : [ [ "2017" ] ] }, "page" : "3154-3164", "title" : "Enabling Localized Peer-to-Peer Electricity Trading among Plug-in Hybrid Electric Vehicles Using Consortium Blockchains", "type" : "article-journal", "volume" : "13" }, "uris" : [ "http://www.mendeley.com/documents/?uuid=8b05803c-acb8-4784-810f-2ab3ae501f95" ] } ], "mendeley" : { "formattedCitation" : "[11]", "plainTextFormattedCitation" : "[11]", "previouslyFormattedCitation" : "[11]" }, "properties" : {  }, "schema" : "https://github.com/citation-style-language/schema/raw/master/csl-citation.json" }</w:instrText>
      </w:r>
      <w:r w:rsidR="004C56F8">
        <w:fldChar w:fldCharType="separate"/>
      </w:r>
      <w:r w:rsidR="007E5DAD" w:rsidRPr="007E5DAD">
        <w:rPr>
          <w:noProof/>
        </w:rPr>
        <w:t>[11]</w:t>
      </w:r>
      <w:r w:rsidR="004C56F8">
        <w:fldChar w:fldCharType="end"/>
      </w:r>
    </w:p>
    <w:p w14:paraId="60D728E8" w14:textId="1FCFA114" w:rsidR="00602832" w:rsidRDefault="00602832" w:rsidP="001D2653">
      <w:r>
        <w:rPr>
          <w:rStyle w:val="Hyperlink"/>
          <w:color w:val="auto"/>
          <w:u w:val="none"/>
        </w:rPr>
        <w:t>P</w:t>
      </w:r>
      <w:r w:rsidRPr="00602832">
        <w:rPr>
          <w:rStyle w:val="Hyperlink"/>
          <w:color w:val="auto"/>
          <w:u w:val="none"/>
        </w:rPr>
        <w:t xml:space="preserve">roof of work is a piece of data which is difficult to </w:t>
      </w:r>
      <w:r>
        <w:rPr>
          <w:rStyle w:val="Hyperlink"/>
          <w:color w:val="auto"/>
          <w:u w:val="none"/>
        </w:rPr>
        <w:t>pr</w:t>
      </w:r>
      <w:r w:rsidRPr="00602832">
        <w:rPr>
          <w:rStyle w:val="Hyperlink"/>
          <w:color w:val="auto"/>
          <w:u w:val="none"/>
        </w:rPr>
        <w:t>oduce but easy for others to verify</w:t>
      </w:r>
      <w:r>
        <w:rPr>
          <w:rStyle w:val="Hyperlink"/>
          <w:color w:val="auto"/>
          <w:u w:val="none"/>
        </w:rPr>
        <w:t xml:space="preserve"> </w:t>
      </w:r>
      <w:r w:rsidRPr="00602832">
        <w:rPr>
          <w:rStyle w:val="Hyperlink"/>
          <w:color w:val="auto"/>
          <w:u w:val="none"/>
        </w:rPr>
        <w:t>and which satisfies certain requirements</w:t>
      </w:r>
      <w:r>
        <w:rPr>
          <w:rStyle w:val="Hyperlink"/>
          <w:color w:val="auto"/>
          <w:u w:val="none"/>
        </w:rPr>
        <w:t xml:space="preserve">. </w:t>
      </w:r>
      <w:proofErr w:type="gramStart"/>
      <w:r>
        <w:rPr>
          <w:rStyle w:val="Hyperlink"/>
          <w:color w:val="auto"/>
          <w:u w:val="none"/>
        </w:rPr>
        <w:t>This method cause</w:t>
      </w:r>
      <w:proofErr w:type="gramEnd"/>
      <w:r>
        <w:rPr>
          <w:rStyle w:val="Hyperlink"/>
          <w:color w:val="auto"/>
          <w:u w:val="none"/>
        </w:rPr>
        <w:t xml:space="preserve"> lot of electricity and computational power. Proof of stake is a different way of validating which is </w:t>
      </w:r>
      <w:r>
        <w:rPr>
          <w:rStyle w:val="Hyperlink"/>
          <w:color w:val="auto"/>
          <w:u w:val="none"/>
        </w:rPr>
        <w:lastRenderedPageBreak/>
        <w:t>using low electricity and computational power.</w:t>
      </w:r>
      <w:r>
        <w:rPr>
          <w:rStyle w:val="Hyperlink"/>
          <w:color w:val="auto"/>
          <w:u w:val="none"/>
        </w:rPr>
        <w:fldChar w:fldCharType="begin" w:fldLock="1"/>
      </w:r>
      <w:r>
        <w:rPr>
          <w:rStyle w:val="Hyperlink"/>
          <w:color w:val="auto"/>
          <w:u w:val="none"/>
        </w:rPr>
        <w:instrText>ADDIN CSL_CITATION { "citationItems" : [ { "id" : "ITEM-1", "itemData" : { "DOI" : "10.6633/IJNS.201709.19(5).01)", "abstract" : "Blockchain technologies is one of the most popular issue in recent years, it has already changed people's lifestyle in some area due to its great infl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 "author" : [ { "dropping-particle" : "", "family" : "Lin", "given" : "Iuon-Chang", "non-dropping-particle" : "", "parse-names" : false, "suffix" : "" }, { "dropping-particle" : "", "family" : "Liao", "given" : "Tzu-Chun", "non-dropping-particle" : "", "parse-names" : false, "suffix" : "" } ], "container-title" : "International Journal of Network Security", "id" : "ITEM-1", "issue" : "55", "issued" : { "date-parts" : [ [ "2017" ] ] }, "page" : "653-659", "title" : "A Survey of Blockchain Security Issues and Challenges", "type" : "article-journal", "volume" : "1919" }, "uris" : [ "http://www.mendeley.com/documents/?uuid=ebb2ba50-dfbf-49c7-aebb-35b5615f6342" ] } ], "mendeley" : { "formattedCitation" : "[12]", "plainTextFormattedCitation" : "[12]", "previouslyFormattedCitation" : "[12]" }, "properties" : {  }, "schema" : "https://github.com/citation-style-language/schema/raw/master/csl-citation.json" }</w:instrText>
      </w:r>
      <w:r>
        <w:rPr>
          <w:rStyle w:val="Hyperlink"/>
          <w:color w:val="auto"/>
          <w:u w:val="none"/>
        </w:rPr>
        <w:fldChar w:fldCharType="separate"/>
      </w:r>
      <w:r w:rsidRPr="00602832">
        <w:rPr>
          <w:rStyle w:val="Hyperlink"/>
          <w:noProof/>
          <w:color w:val="auto"/>
          <w:u w:val="none"/>
        </w:rPr>
        <w:t>[12]</w:t>
      </w:r>
      <w:r>
        <w:rPr>
          <w:rStyle w:val="Hyperlink"/>
          <w:color w:val="auto"/>
          <w:u w:val="none"/>
        </w:rPr>
        <w:fldChar w:fldCharType="end"/>
      </w:r>
      <w:r w:rsidR="001D2653">
        <w:t xml:space="preserve"> </w:t>
      </w:r>
    </w:p>
    <w:p w14:paraId="609D77CF" w14:textId="220AC06E" w:rsidR="003A33EB" w:rsidRDefault="003A33EB">
      <w:pPr>
        <w:rPr>
          <w:b/>
        </w:rPr>
      </w:pPr>
      <w:bookmarkStart w:id="5" w:name="_GoBack"/>
      <w:bookmarkEnd w:id="5"/>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proofErr w:type="gramStart"/>
      <w:r w:rsidRPr="00AC56B6">
        <w:t>If</w:t>
      </w:r>
      <w:proofErr w:type="gramEnd"/>
      <w:r w:rsidRPr="00AC56B6">
        <w:t xml:space="preserve">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w:t>
      </w:r>
      <w:proofErr w:type="spellStart"/>
      <w:r>
        <w:t>blockchain</w:t>
      </w:r>
      <w:proofErr w:type="spellEnd"/>
      <w:r>
        <w:t>, because t</w:t>
      </w:r>
      <w:r w:rsidRPr="00AC56B6">
        <w:t xml:space="preserve">here is a huge risk of stealing or corrupt those records in digital word nowadays. For </w:t>
      </w:r>
      <w:r>
        <w:t xml:space="preserve">an </w:t>
      </w:r>
      <w:r w:rsidRPr="00AC56B6">
        <w:t xml:space="preserve">Example </w:t>
      </w:r>
      <w:proofErr w:type="spellStart"/>
      <w:r w:rsidRPr="00AC56B6">
        <w:t>WannaCry</w:t>
      </w:r>
      <w:proofErr w:type="spellEnd"/>
      <w:r w:rsidRPr="00AC56B6">
        <w:t xml:space="preserve">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w:t>
      </w:r>
      <w:proofErr w:type="spellStart"/>
      <w:r>
        <w:t>blockchain</w:t>
      </w:r>
      <w:proofErr w:type="spellEnd"/>
      <w:r>
        <w:t xml:space="preserve">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65408"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id="Rectangle 7" o:spid="_x0000_s1026" style="position:absolute;margin-left:98pt;margin-top:20pt;width:173pt;height:1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19410155" w14:textId="195F065C" w:rsidR="00602832" w:rsidRPr="00602832" w:rsidRDefault="00283051" w:rsidP="00602832">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602832" w:rsidRPr="00602832">
        <w:rPr>
          <w:noProof/>
          <w:sz w:val="32"/>
        </w:rPr>
        <w:t>[1]</w:t>
      </w:r>
      <w:r w:rsidR="00602832" w:rsidRPr="00602832">
        <w:rPr>
          <w:noProof/>
          <w:sz w:val="32"/>
        </w:rPr>
        <w:tab/>
        <w:t xml:space="preserve">D. Gupta and S. Goswami, “Object Recognition based on Template Matching and Correlation Method in Hyperspectral Images Divya Gupta,” </w:t>
      </w:r>
      <w:r w:rsidR="00602832" w:rsidRPr="00602832">
        <w:rPr>
          <w:i/>
          <w:iCs/>
          <w:noProof/>
          <w:sz w:val="32"/>
        </w:rPr>
        <w:t>Int. J. Comput. Appl.</w:t>
      </w:r>
      <w:r w:rsidR="00602832" w:rsidRPr="00602832">
        <w:rPr>
          <w:noProof/>
          <w:sz w:val="32"/>
        </w:rPr>
        <w:t>, vol. 166, no. 11, pp. 38–43, 2017.</w:t>
      </w:r>
    </w:p>
    <w:p w14:paraId="6DDCE0AF"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lastRenderedPageBreak/>
        <w:t>[2]</w:t>
      </w:r>
      <w:r w:rsidRPr="00602832">
        <w:rPr>
          <w:noProof/>
          <w:sz w:val="32"/>
        </w:rPr>
        <w:tab/>
        <w:t xml:space="preserve">N. S. Hashemi, R. B. Aghdam, A. S. B. Ghiasi, and P. Fatemi, “Template Matching Advances and Applications in Image Analysis,” </w:t>
      </w:r>
      <w:r w:rsidRPr="00602832">
        <w:rPr>
          <w:i/>
          <w:iCs/>
          <w:noProof/>
          <w:sz w:val="32"/>
        </w:rPr>
        <w:t>Am. Sci. Res. J. Eng. Technol. Sci.</w:t>
      </w:r>
      <w:r w:rsidRPr="00602832">
        <w:rPr>
          <w:noProof/>
          <w:sz w:val="32"/>
        </w:rPr>
        <w:t>, pp. 91–96, 2016.</w:t>
      </w:r>
    </w:p>
    <w:p w14:paraId="4DA48C5D"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3]</w:t>
      </w:r>
      <w:r w:rsidRPr="00602832">
        <w:rPr>
          <w:noProof/>
          <w:sz w:val="32"/>
        </w:rPr>
        <w:tab/>
        <w:t xml:space="preserve">V. S and S. A, “Template Matching Technique for Searching Words in Document Images,” </w:t>
      </w:r>
      <w:r w:rsidRPr="00602832">
        <w:rPr>
          <w:i/>
          <w:iCs/>
          <w:noProof/>
          <w:sz w:val="32"/>
        </w:rPr>
        <w:t>Int. J. Cybern. Informatics</w:t>
      </w:r>
      <w:r w:rsidRPr="00602832">
        <w:rPr>
          <w:noProof/>
          <w:sz w:val="32"/>
        </w:rPr>
        <w:t>, vol. 4, no. 6, pp. 25–35, 2015.</w:t>
      </w:r>
    </w:p>
    <w:p w14:paraId="3CA9B01D"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4]</w:t>
      </w:r>
      <w:r w:rsidRPr="00602832">
        <w:rPr>
          <w:noProof/>
          <w:sz w:val="32"/>
        </w:rPr>
        <w:tab/>
        <w:t xml:space="preserve">J. Greenhalgh and M. Mirmehdi, “Recognizing text-based traffic signs,” </w:t>
      </w:r>
      <w:r w:rsidRPr="00602832">
        <w:rPr>
          <w:i/>
          <w:iCs/>
          <w:noProof/>
          <w:sz w:val="32"/>
        </w:rPr>
        <w:t>IEEE Trans. Intell. Transp. Syst.</w:t>
      </w:r>
      <w:r w:rsidRPr="00602832">
        <w:rPr>
          <w:noProof/>
          <w:sz w:val="32"/>
        </w:rPr>
        <w:t>, vol. 16, no. 3, pp. 1360–1369, 2015.</w:t>
      </w:r>
    </w:p>
    <w:p w14:paraId="54D62AB1"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5]</w:t>
      </w:r>
      <w:r w:rsidRPr="00602832">
        <w:rPr>
          <w:noProof/>
          <w:sz w:val="32"/>
        </w:rPr>
        <w:tab/>
        <w:t xml:space="preserve">A. Chaudhuri, K. Mandaviya, P. Badelia, and S. K Ghosh, </w:t>
      </w:r>
      <w:r w:rsidRPr="00602832">
        <w:rPr>
          <w:i/>
          <w:iCs/>
          <w:noProof/>
          <w:sz w:val="32"/>
        </w:rPr>
        <w:t>Optical Character Recognition Systems for Different Languages with Soft Computing</w:t>
      </w:r>
      <w:r w:rsidRPr="00602832">
        <w:rPr>
          <w:noProof/>
          <w:sz w:val="32"/>
        </w:rPr>
        <w:t>, vol. 352. 2017.</w:t>
      </w:r>
    </w:p>
    <w:p w14:paraId="3730A031"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6]</w:t>
      </w:r>
      <w:r w:rsidRPr="00602832">
        <w:rPr>
          <w:noProof/>
          <w:sz w:val="32"/>
        </w:rPr>
        <w:tab/>
        <w:t xml:space="preserve">V. S and S. A, “Performance Comparison of OCR Tools,” </w:t>
      </w:r>
      <w:r w:rsidRPr="00602832">
        <w:rPr>
          <w:i/>
          <w:iCs/>
          <w:noProof/>
          <w:sz w:val="32"/>
        </w:rPr>
        <w:t>Int. J. UbiComp</w:t>
      </w:r>
      <w:r w:rsidRPr="00602832">
        <w:rPr>
          <w:noProof/>
          <w:sz w:val="32"/>
        </w:rPr>
        <w:t>, vol. 6, no. 3, pp. 19–30, 2015.</w:t>
      </w:r>
    </w:p>
    <w:p w14:paraId="5F7E541C"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7]</w:t>
      </w:r>
      <w:r w:rsidRPr="00602832">
        <w:rPr>
          <w:noProof/>
          <w:sz w:val="32"/>
        </w:rPr>
        <w:tab/>
        <w:t>G. K. Sagar, “Real Time Implementation of Optical Character Recognition Based TTS System using Raspberry pi,” no. 7, pp. 149–156, 2017.</w:t>
      </w:r>
    </w:p>
    <w:p w14:paraId="0C6DADFC"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8]</w:t>
      </w:r>
      <w:r w:rsidRPr="00602832">
        <w:rPr>
          <w:noProof/>
          <w:sz w:val="32"/>
        </w:rPr>
        <w:tab/>
        <w:t>A. Wright and P. De Filippi, “Decentralized Blockchain Technology and the Rise of  Lex Cryptographia.”</w:t>
      </w:r>
    </w:p>
    <w:p w14:paraId="66B86108"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9]</w:t>
      </w:r>
      <w:r w:rsidRPr="00602832">
        <w:rPr>
          <w:noProof/>
          <w:sz w:val="32"/>
        </w:rPr>
        <w:tab/>
        <w:t>I. Eyal, A. E. Gencer, E. G. Sirer, and R. van Renesse, “Bitcoin-NG: A Scalable Blockchain Protocol,” 2015.</w:t>
      </w:r>
    </w:p>
    <w:p w14:paraId="4A6F4A7F"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10]</w:t>
      </w:r>
      <w:r w:rsidRPr="00602832">
        <w:rPr>
          <w:noProof/>
          <w:sz w:val="32"/>
        </w:rPr>
        <w:tab/>
        <w:t xml:space="preserve">A. Back, M. Corallo, and L. Dashjr, “Enabling blockchain innovations with pegged sidechains,” </w:t>
      </w:r>
      <w:r w:rsidRPr="00602832">
        <w:rPr>
          <w:i/>
          <w:iCs/>
          <w:noProof/>
          <w:sz w:val="32"/>
        </w:rPr>
        <w:t>URL http//www.</w:t>
      </w:r>
      <w:r w:rsidRPr="00602832">
        <w:rPr>
          <w:noProof/>
          <w:sz w:val="32"/>
        </w:rPr>
        <w:t>, pp. 1–25, 2014.</w:t>
      </w:r>
    </w:p>
    <w:p w14:paraId="2A89B4C4"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11]</w:t>
      </w:r>
      <w:r w:rsidRPr="00602832">
        <w:rPr>
          <w:noProof/>
          <w:sz w:val="32"/>
        </w:rPr>
        <w:tab/>
        <w:t xml:space="preserve">J. Kang, R. Yu, X. Huang, S. Maharjan, Y. Zhang, and E. Hossain, “Enabling Localized Peer-to-Peer Electricity Trading among Plug-in Hybrid Electric Vehicles Using Consortium Blockchains,” </w:t>
      </w:r>
      <w:r w:rsidRPr="00602832">
        <w:rPr>
          <w:i/>
          <w:iCs/>
          <w:noProof/>
          <w:sz w:val="32"/>
        </w:rPr>
        <w:t>IEEE Trans. Ind. Informatics</w:t>
      </w:r>
      <w:r w:rsidRPr="00602832">
        <w:rPr>
          <w:noProof/>
          <w:sz w:val="32"/>
        </w:rPr>
        <w:t xml:space="preserve">, </w:t>
      </w:r>
      <w:r w:rsidRPr="00602832">
        <w:rPr>
          <w:noProof/>
          <w:sz w:val="32"/>
        </w:rPr>
        <w:lastRenderedPageBreak/>
        <w:t>vol. 13, no. 6, pp. 3154–3164, 2017.</w:t>
      </w:r>
    </w:p>
    <w:p w14:paraId="7FE899BE" w14:textId="77777777" w:rsidR="00602832" w:rsidRPr="00602832" w:rsidRDefault="00602832" w:rsidP="00602832">
      <w:pPr>
        <w:autoSpaceDE w:val="0"/>
        <w:autoSpaceDN w:val="0"/>
        <w:adjustRightInd w:val="0"/>
        <w:spacing w:before="240" w:after="0" w:line="240" w:lineRule="auto"/>
        <w:ind w:left="640" w:hanging="640"/>
        <w:rPr>
          <w:noProof/>
          <w:sz w:val="32"/>
        </w:rPr>
      </w:pPr>
      <w:r w:rsidRPr="00602832">
        <w:rPr>
          <w:noProof/>
          <w:sz w:val="32"/>
        </w:rPr>
        <w:t>[12]</w:t>
      </w:r>
      <w:r w:rsidRPr="00602832">
        <w:rPr>
          <w:noProof/>
          <w:sz w:val="32"/>
        </w:rPr>
        <w:tab/>
        <w:t xml:space="preserve">I.-C. Lin and T.-C. Liao, “A Survey of Blockchain Security Issues and Challenges,” </w:t>
      </w:r>
      <w:r w:rsidRPr="00602832">
        <w:rPr>
          <w:i/>
          <w:iCs/>
          <w:noProof/>
          <w:sz w:val="32"/>
        </w:rPr>
        <w:t>Int. J. Netw. Secur.</w:t>
      </w:r>
      <w:r w:rsidRPr="00602832">
        <w:rPr>
          <w:noProof/>
          <w:sz w:val="32"/>
        </w:rPr>
        <w:t>, vol. 1919, no. 55, pp. 653–659, 2017.</w:t>
      </w:r>
    </w:p>
    <w:p w14:paraId="4E89F76E" w14:textId="233EC28B" w:rsidR="003A33EB" w:rsidRPr="00AB26DD" w:rsidRDefault="00283051" w:rsidP="00602832">
      <w:pPr>
        <w:autoSpaceDE w:val="0"/>
        <w:autoSpaceDN w:val="0"/>
        <w:adjustRightInd w:val="0"/>
        <w:spacing w:before="240" w:after="0" w:line="240" w:lineRule="auto"/>
        <w:ind w:left="640" w:hanging="640"/>
        <w:rPr>
          <w:color w:val="auto"/>
        </w:rPr>
      </w:pPr>
      <w: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lastRenderedPageBreak/>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9"/>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08F1B6" w14:textId="77777777" w:rsidR="000A2B42" w:rsidRDefault="000A2B42">
      <w:pPr>
        <w:spacing w:after="0" w:line="240" w:lineRule="auto"/>
      </w:pPr>
      <w:r>
        <w:separator/>
      </w:r>
    </w:p>
  </w:endnote>
  <w:endnote w:type="continuationSeparator" w:id="0">
    <w:p w14:paraId="56F25474" w14:textId="77777777" w:rsidR="000A2B42" w:rsidRDefault="000A2B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1D2653">
      <w:rPr>
        <w:noProof/>
      </w:rPr>
      <w:t>6</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D00F10" w14:textId="77777777" w:rsidR="000A2B42" w:rsidRDefault="000A2B42">
      <w:pPr>
        <w:spacing w:after="0" w:line="240" w:lineRule="auto"/>
      </w:pPr>
      <w:r>
        <w:separator/>
      </w:r>
    </w:p>
  </w:footnote>
  <w:footnote w:type="continuationSeparator" w:id="0">
    <w:p w14:paraId="074A2D65" w14:textId="77777777" w:rsidR="000A2B42" w:rsidRDefault="000A2B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docVars>
    <w:docVar w:name="__Grammarly_42____i" w:val="H4sIAAAAAAAEAKtWckksSQxILCpxzi/NK1GyMqwFAAEhoTITAAAA"/>
    <w:docVar w:name="__Grammarly_42___1" w:val="H4sIAAAAAAAEAKtWcslP9kxRslIyNDY0MzUxMjc1Njc3NjcyM7VQ0lEKTi0uzszPAykwqgUAnPCw/iwAAAA="/>
  </w:docVars>
  <w:rsids>
    <w:rsidRoot w:val="003A33EB"/>
    <w:rsid w:val="00052CC2"/>
    <w:rsid w:val="00057A4A"/>
    <w:rsid w:val="0008127A"/>
    <w:rsid w:val="000A2B42"/>
    <w:rsid w:val="000B3F2F"/>
    <w:rsid w:val="000C5C68"/>
    <w:rsid w:val="000E56BE"/>
    <w:rsid w:val="000F28B6"/>
    <w:rsid w:val="00116BCA"/>
    <w:rsid w:val="00187117"/>
    <w:rsid w:val="001B3F22"/>
    <w:rsid w:val="001C46EC"/>
    <w:rsid w:val="001D2653"/>
    <w:rsid w:val="001D591A"/>
    <w:rsid w:val="002177EE"/>
    <w:rsid w:val="00240F80"/>
    <w:rsid w:val="0025103D"/>
    <w:rsid w:val="00267724"/>
    <w:rsid w:val="00273D44"/>
    <w:rsid w:val="00283051"/>
    <w:rsid w:val="002E2545"/>
    <w:rsid w:val="002F4A70"/>
    <w:rsid w:val="00312807"/>
    <w:rsid w:val="0033599E"/>
    <w:rsid w:val="00364044"/>
    <w:rsid w:val="003738BB"/>
    <w:rsid w:val="003A33EB"/>
    <w:rsid w:val="003B391B"/>
    <w:rsid w:val="003E09D9"/>
    <w:rsid w:val="003F52F8"/>
    <w:rsid w:val="004417D9"/>
    <w:rsid w:val="00442270"/>
    <w:rsid w:val="00462588"/>
    <w:rsid w:val="0047024F"/>
    <w:rsid w:val="004B708F"/>
    <w:rsid w:val="004B7BFC"/>
    <w:rsid w:val="004C56F8"/>
    <w:rsid w:val="004E7C8A"/>
    <w:rsid w:val="00570B5D"/>
    <w:rsid w:val="0057769A"/>
    <w:rsid w:val="005A5C22"/>
    <w:rsid w:val="005F4120"/>
    <w:rsid w:val="00602832"/>
    <w:rsid w:val="00602E79"/>
    <w:rsid w:val="006256F5"/>
    <w:rsid w:val="00656792"/>
    <w:rsid w:val="00692DCD"/>
    <w:rsid w:val="006C13A4"/>
    <w:rsid w:val="006E455E"/>
    <w:rsid w:val="00704AFF"/>
    <w:rsid w:val="007674EC"/>
    <w:rsid w:val="007C50E2"/>
    <w:rsid w:val="007E2920"/>
    <w:rsid w:val="007E5DAD"/>
    <w:rsid w:val="007F57E3"/>
    <w:rsid w:val="0085082B"/>
    <w:rsid w:val="009621C5"/>
    <w:rsid w:val="00977A7B"/>
    <w:rsid w:val="009E71DB"/>
    <w:rsid w:val="00A63FBF"/>
    <w:rsid w:val="00A641DF"/>
    <w:rsid w:val="00A90755"/>
    <w:rsid w:val="00AA6AC7"/>
    <w:rsid w:val="00AB26DD"/>
    <w:rsid w:val="00AF0BA8"/>
    <w:rsid w:val="00B066C5"/>
    <w:rsid w:val="00B45724"/>
    <w:rsid w:val="00B808D7"/>
    <w:rsid w:val="00BC265D"/>
    <w:rsid w:val="00BE34D6"/>
    <w:rsid w:val="00BE3831"/>
    <w:rsid w:val="00BF18E3"/>
    <w:rsid w:val="00C22BC2"/>
    <w:rsid w:val="00C25660"/>
    <w:rsid w:val="00CA50FC"/>
    <w:rsid w:val="00D91C80"/>
    <w:rsid w:val="00DA176A"/>
    <w:rsid w:val="00DC0404"/>
    <w:rsid w:val="00DE4ABB"/>
    <w:rsid w:val="00DF29F7"/>
    <w:rsid w:val="00E03715"/>
    <w:rsid w:val="00E268E8"/>
    <w:rsid w:val="00E54F9F"/>
    <w:rsid w:val="00E8254D"/>
    <w:rsid w:val="00EE3732"/>
    <w:rsid w:val="00F00436"/>
    <w:rsid w:val="00F4138F"/>
    <w:rsid w:val="00F751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ED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 w:type="paragraph" w:styleId="BalloonText">
    <w:name w:val="Balloon Text"/>
    <w:basedOn w:val="Normal"/>
    <w:link w:val="BalloonTextChar"/>
    <w:uiPriority w:val="99"/>
    <w:semiHidden/>
    <w:unhideWhenUsed/>
    <w:rsid w:val="0070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F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 w:type="paragraph" w:styleId="BalloonText">
    <w:name w:val="Balloon Text"/>
    <w:basedOn w:val="Normal"/>
    <w:link w:val="BalloonTextChar"/>
    <w:uiPriority w:val="99"/>
    <w:semiHidden/>
    <w:unhideWhenUsed/>
    <w:rsid w:val="00704A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4AF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Ka07</b:Tag>
    <b:SourceType>JournalArticle</b:SourceType>
    <b:Guid>{74F08E1F-0DDC-4592-A9DD-52767125A979}</b:Guid>
    <b:Title>Enabling Localized Peer-to-Peer Electricity Trading Among Plug-in Hybrid Electric Vehicles Using Consortium Blockchains</b:Title>
    <b:Year>207</b:Year>
    <b:Author>
      <b:Author>
        <b:NameList>
          <b:Person>
            <b:Last>J. Kang</b:Last>
            <b:First>R.</b:First>
            <b:Middle>Yu, X. Huang, S. Maharjan, Y. Zhang and E. Hossain</b:Middle>
          </b:Person>
        </b:NameList>
      </b:Author>
    </b:Author>
    <b:JournalName>IEEE Transactions on Industrial Informatics</b:JournalName>
    <b:Pages>3154-3164</b:Pages>
    <b:Volume>13</b:Volume>
    <b:RefOrder>1</b:RefOrder>
  </b:Source>
</b:Sources>
</file>

<file path=customXml/itemProps1.xml><?xml version="1.0" encoding="utf-8"?>
<ds:datastoreItem xmlns:ds="http://schemas.openxmlformats.org/officeDocument/2006/customXml" ds:itemID="{B761E8FF-A5BD-403A-BE1B-E9DC816CB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534</Words>
  <Characters>31546</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litha Geekiyanage</dc:creator>
  <cp:lastModifiedBy>Chalitha Geekiyanage</cp:lastModifiedBy>
  <cp:revision>2</cp:revision>
  <dcterms:created xsi:type="dcterms:W3CDTF">2018-03-15T18:12:00Z</dcterms:created>
  <dcterms:modified xsi:type="dcterms:W3CDTF">2018-03-1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17115e-6c49-3b0b-b5bf-b83fe890354d</vt:lpwstr>
  </property>
  <property fmtid="{D5CDD505-2E9C-101B-9397-08002B2CF9AE}" pid="24" name="Mendeley Citation Style_1">
    <vt:lpwstr>http://www.zotero.org/styles/ieee</vt:lpwstr>
  </property>
</Properties>
</file>